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0E0516" w:rsidRDefault="000E0516" w:rsidP="000E0516">
      <w:pPr>
        <w:pStyle w:val="Text"/>
        <w:rPr>
          <w:rFonts w:hint="eastAsia"/>
          <w:b/>
        </w:rPr>
      </w:pPr>
      <w:bookmarkStart w:id="0" w:name="_GoBack"/>
      <w:bookmarkEnd w:id="0"/>
      <w:r>
        <w:rPr>
          <w:rFonts w:hint="eastAsia"/>
          <w:b/>
        </w:rPr>
        <w:t>S</w:t>
      </w:r>
      <w:r>
        <w:rPr>
          <w:b/>
        </w:rPr>
        <w:t>upplementary Information</w:t>
      </w:r>
    </w:p>
    <w:p w:rsidR="000E0516" w:rsidRPr="007A2B52" w:rsidRDefault="000E0516" w:rsidP="000E0516">
      <w:pPr>
        <w:pStyle w:val="Text"/>
        <w:rPr>
          <w:b/>
        </w:rPr>
      </w:pPr>
      <w:r>
        <w:rPr>
          <w:b/>
        </w:rPr>
        <w:t>T</w:t>
      </w:r>
      <w:r w:rsidRPr="007A2B52">
        <w:rPr>
          <w:b/>
        </w:rPr>
        <w:t xml:space="preserve">able </w:t>
      </w:r>
      <w:r>
        <w:rPr>
          <w:b/>
        </w:rPr>
        <w:t>S</w:t>
      </w:r>
      <w:r w:rsidRPr="007A2B52">
        <w:rPr>
          <w:b/>
        </w:rPr>
        <w:fldChar w:fldCharType="begin"/>
      </w:r>
      <w:r w:rsidRPr="007A2B52">
        <w:rPr>
          <w:b/>
        </w:rPr>
        <w:instrText xml:space="preserve"> SEQ Table \* ARABIC </w:instrText>
      </w:r>
      <w:r w:rsidRPr="007A2B52">
        <w:rPr>
          <w:b/>
        </w:rPr>
        <w:fldChar w:fldCharType="separate"/>
      </w:r>
      <w:r>
        <w:rPr>
          <w:b/>
          <w:noProof/>
        </w:rPr>
        <w:t>1</w:t>
      </w:r>
      <w:r w:rsidRPr="007A2B52">
        <w:rPr>
          <w:b/>
        </w:rPr>
        <w:fldChar w:fldCharType="end"/>
      </w:r>
      <w:r w:rsidRPr="007A2B52">
        <w:rPr>
          <w:b/>
        </w:rPr>
        <w:t xml:space="preserve">. Summary </w:t>
      </w:r>
      <w:r>
        <w:rPr>
          <w:b/>
        </w:rPr>
        <w:t>T</w:t>
      </w:r>
      <w:r w:rsidRPr="007A2B52">
        <w:rPr>
          <w:b/>
        </w:rPr>
        <w:t xml:space="preserve">able of the </w:t>
      </w:r>
      <w:r>
        <w:rPr>
          <w:b/>
        </w:rPr>
        <w:t>R</w:t>
      </w:r>
      <w:r w:rsidRPr="007A2B52">
        <w:rPr>
          <w:b/>
        </w:rPr>
        <w:t xml:space="preserve">eported </w:t>
      </w:r>
      <w:r>
        <w:rPr>
          <w:b/>
        </w:rPr>
        <w:t>F</w:t>
      </w:r>
      <w:r w:rsidRPr="007A2B52">
        <w:rPr>
          <w:b/>
        </w:rPr>
        <w:t xml:space="preserve">ungal </w:t>
      </w:r>
      <w:r>
        <w:rPr>
          <w:b/>
        </w:rPr>
        <w:t>I</w:t>
      </w:r>
      <w:r w:rsidRPr="007A2B52">
        <w:rPr>
          <w:b/>
        </w:rPr>
        <w:t xml:space="preserve">mmunomodulatory </w:t>
      </w:r>
      <w:r>
        <w:rPr>
          <w:b/>
        </w:rPr>
        <w:t>P</w:t>
      </w:r>
      <w:r w:rsidRPr="007A2B52">
        <w:rPr>
          <w:b/>
        </w:rPr>
        <w:t>roteins (FIPs)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916"/>
        <w:gridCol w:w="1741"/>
        <w:gridCol w:w="1233"/>
        <w:gridCol w:w="1789"/>
        <w:gridCol w:w="621"/>
      </w:tblGrid>
      <w:tr w:rsidR="000E0516" w:rsidRPr="007A2B52" w:rsidTr="002D2D0D">
        <w:trPr>
          <w:trHeight w:val="149"/>
        </w:trPr>
        <w:tc>
          <w:tcPr>
            <w:tcW w:w="1756" w:type="pct"/>
            <w:tcBorders>
              <w:bottom w:val="single" w:sz="4" w:space="0" w:color="auto"/>
            </w:tcBorders>
            <w:shd w:val="clear" w:color="auto" w:fill="auto"/>
            <w:hideMark/>
          </w:tcPr>
          <w:p w:rsidR="000E0516" w:rsidRPr="007A2B52" w:rsidRDefault="000E0516" w:rsidP="002D2D0D">
            <w:pPr>
              <w:pStyle w:val="Text"/>
              <w:rPr>
                <w:rFonts w:eastAsia="宋体"/>
                <w:kern w:val="0"/>
              </w:rPr>
            </w:pPr>
            <w:r w:rsidRPr="007A2B52">
              <w:rPr>
                <w:rFonts w:eastAsia="宋体"/>
                <w:kern w:val="0"/>
              </w:rPr>
              <w:t>species</w:t>
            </w:r>
          </w:p>
        </w:tc>
        <w:tc>
          <w:tcPr>
            <w:tcW w:w="1048" w:type="pct"/>
            <w:tcBorders>
              <w:bottom w:val="single" w:sz="4" w:space="0" w:color="auto"/>
            </w:tcBorders>
            <w:shd w:val="clear" w:color="auto" w:fill="auto"/>
            <w:hideMark/>
          </w:tcPr>
          <w:p w:rsidR="000E0516" w:rsidRPr="007A2B52" w:rsidRDefault="000E0516" w:rsidP="002D2D0D">
            <w:pPr>
              <w:pStyle w:val="Text"/>
              <w:rPr>
                <w:rFonts w:eastAsia="宋体"/>
                <w:kern w:val="0"/>
              </w:rPr>
            </w:pPr>
            <w:r w:rsidRPr="007A2B52">
              <w:rPr>
                <w:rFonts w:eastAsia="宋体"/>
                <w:kern w:val="0"/>
              </w:rPr>
              <w:t>FIPs</w:t>
            </w:r>
          </w:p>
        </w:tc>
        <w:tc>
          <w:tcPr>
            <w:tcW w:w="743" w:type="pct"/>
            <w:tcBorders>
              <w:bottom w:val="single" w:sz="4" w:space="0" w:color="auto"/>
            </w:tcBorders>
            <w:shd w:val="clear" w:color="auto" w:fill="auto"/>
            <w:hideMark/>
          </w:tcPr>
          <w:p w:rsidR="000E0516" w:rsidRPr="007A2B52" w:rsidRDefault="000E0516" w:rsidP="002D2D0D">
            <w:pPr>
              <w:pStyle w:val="Text"/>
              <w:rPr>
                <w:rFonts w:eastAsia="宋体"/>
                <w:kern w:val="0"/>
              </w:rPr>
            </w:pPr>
            <w:r w:rsidRPr="007A2B52">
              <w:rPr>
                <w:rFonts w:eastAsia="宋体"/>
                <w:kern w:val="0"/>
              </w:rPr>
              <w:t>AA length</w:t>
            </w:r>
          </w:p>
        </w:tc>
        <w:tc>
          <w:tcPr>
            <w:tcW w:w="1078" w:type="pct"/>
            <w:tcBorders>
              <w:bottom w:val="single" w:sz="4" w:space="0" w:color="auto"/>
            </w:tcBorders>
            <w:shd w:val="clear" w:color="auto" w:fill="auto"/>
            <w:hideMark/>
          </w:tcPr>
          <w:p w:rsidR="000E0516" w:rsidRPr="007A2B52" w:rsidRDefault="000E0516" w:rsidP="002D2D0D">
            <w:pPr>
              <w:pStyle w:val="Text"/>
              <w:rPr>
                <w:rFonts w:eastAsia="宋体"/>
                <w:kern w:val="0"/>
              </w:rPr>
            </w:pPr>
            <w:r w:rsidRPr="007A2B52">
              <w:rPr>
                <w:rFonts w:eastAsia="宋体"/>
                <w:kern w:val="0"/>
              </w:rPr>
              <w:t>accession No.</w:t>
            </w:r>
          </w:p>
        </w:tc>
        <w:tc>
          <w:tcPr>
            <w:tcW w:w="374" w:type="pct"/>
            <w:tcBorders>
              <w:bottom w:val="single" w:sz="4" w:space="0" w:color="auto"/>
            </w:tcBorders>
            <w:shd w:val="clear" w:color="auto" w:fill="auto"/>
            <w:hideMark/>
          </w:tcPr>
          <w:p w:rsidR="000E0516" w:rsidRPr="009C5B3B" w:rsidRDefault="000E0516" w:rsidP="002D2D0D">
            <w:pPr>
              <w:pStyle w:val="Text"/>
              <w:rPr>
                <w:rFonts w:eastAsia="宋体"/>
                <w:kern w:val="0"/>
              </w:rPr>
            </w:pPr>
            <w:r w:rsidRPr="009C5B3B">
              <w:rPr>
                <w:rFonts w:eastAsia="宋体"/>
                <w:kern w:val="0"/>
              </w:rPr>
              <w:t>ref.</w:t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Antrodi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camphorata</w:t>
            </w:r>
            <w:proofErr w:type="spellEnd"/>
          </w:p>
        </w:tc>
        <w:tc>
          <w:tcPr>
            <w:tcW w:w="104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ACA</w:t>
            </w:r>
          </w:p>
        </w:tc>
        <w:tc>
          <w:tcPr>
            <w:tcW w:w="743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37</w:t>
            </w:r>
          </w:p>
        </w:tc>
        <w:tc>
          <w:tcPr>
            <w:tcW w:w="1078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AY56969.1</w:t>
            </w:r>
          </w:p>
        </w:tc>
        <w:tc>
          <w:tcPr>
            <w:tcW w:w="374" w:type="pc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TaGV1PC9BdXRob3I+PFllYXI+MjAwOTwvWWVhcj48UmVj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V1PC9BdXRob3I+PFllYXI+MjAwOTwvWWVhcj48UmVj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tcBorders>
              <w:top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Auriculari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polytricha</w:t>
            </w:r>
            <w:proofErr w:type="spellEnd"/>
          </w:p>
        </w:tc>
        <w:tc>
          <w:tcPr>
            <w:tcW w:w="1048" w:type="pct"/>
            <w:tcBorders>
              <w:top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APP</w:t>
            </w:r>
          </w:p>
        </w:tc>
        <w:tc>
          <w:tcPr>
            <w:tcW w:w="743" w:type="pct"/>
            <w:tcBorders>
              <w:top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1078" w:type="pct"/>
            <w:tcBorders>
              <w:top w:val="nil"/>
            </w:tcBorders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tcBorders>
              <w:top w:val="nil"/>
            </w:tcBorders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Sheu&lt;/Author&gt;&lt;Year&gt;2004&lt;/Year&gt;&lt;RecNum&gt;11415&lt;/RecNum&gt;&lt;DisplayText&gt;(2)&lt;/DisplayText&gt;&lt;record&gt;&lt;rec-number&gt;11415&lt;/rec-number&gt;&lt;foreign-keys&gt;&lt;key app="EN" db-id="e0xzv95wud2fs5e52phpdaa1drf02rzpz5sv" timestamp="1587723621"&gt;11415&lt;/key&gt;&lt;/foreign-keys&gt;&lt;ref-type name="Journal Article"&gt;17&lt;/ref-type&gt;&lt;contributors&gt;&lt;authors&gt;&lt;author&gt;Sheu, F.&lt;/author&gt;&lt;author&gt;Chien, P.&lt;/author&gt;&lt;author&gt;Chien, A.&lt;/author&gt;&lt;author&gt;Chen, Y.&lt;/author&gt;&lt;author&gt;Chin, K.&lt;/author&gt;&lt;/authors&gt;&lt;/contributors&gt;&lt;titles&gt;&lt;title&gt;&lt;style face="normal" font="default" size="100%"&gt;Isolation and characterization of an immunomodulatory protein (APP) from the Jew&amp;apos;s Ear mushroom &lt;/style&gt;&lt;style face="italic" font="default" size="100%"&gt;Auricularia polytricha&lt;/style&gt;&lt;/title&gt;&lt;secondary-title&gt;Food Chemistry&lt;/secondary-title&gt;&lt;/titles&gt;&lt;periodical&gt;&lt;full-title&gt;Food Chemistry&lt;/full-title&gt;&lt;abbr-1&gt;Food Chem.&lt;/abbr-1&gt;&lt;abbr-2&gt;Food Chem&lt;/abbr-2&gt;&lt;/periodical&gt;&lt;pages&gt;593–600&lt;/pages&gt;&lt;volume&gt;87&lt;/volume&gt;&lt;number&gt;4&lt;/number&gt;&lt;keywords&gt;&lt;keyword&gt;Immunomodulatory protein&lt;/keyword&gt;&lt;keyword&gt;Jew&amp;apos;s Ear mushroom&lt;/keyword&gt;&lt;/keywords&gt;&lt;dates&gt;&lt;year&gt;2004&lt;/year&gt;&lt;pub-dates&gt;&lt;date&gt;2004/10/01/&lt;/date&gt;&lt;/pub-dates&gt;&lt;/dates&gt;&lt;isbn&gt;03088146&lt;/isbn&gt;&lt;urls&gt;&lt;related-urls&gt;&lt;url&gt;http://www.sciencedirect.com/science/article/pii/S0308814604000482&lt;/url&gt;&lt;/related-urls&gt;&lt;/urls&gt;&lt;electronic-resource-num&gt;10.1016/j.foodchem.2004.01.015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2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Botryobasidium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botryos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bbo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2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KDQ10166.1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XYW5nPC9BdXRob3I+PFllYXI+MjAxOTwvWWVhcj48UmVj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5nPC9BdXRob3I+PFllYXI+MjAxOTwvWWVhcj48UmVj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3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Chroogomphus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rutilu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cru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KT210088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Lin&lt;/Author&gt;&lt;Year&gt;2016&lt;/Year&gt;&lt;RecNum&gt;11417&lt;/RecNum&gt;&lt;DisplayText&gt;(4)&lt;/DisplayText&gt;&lt;record&gt;&lt;rec-number&gt;11417&lt;/rec-number&gt;&lt;foreign-keys&gt;&lt;key app="EN" db-id="e0xzv95wud2fs5e52phpdaa1drf02rzpz5sv" timestamp="1587723621"&gt;11417&lt;/key&gt;&lt;/foreign-keys&gt;&lt;ref-type name="Journal Article"&gt;17&lt;/ref-type&gt;&lt;contributors&gt;&lt;authors&gt;&lt;author&gt;Lin, Jing-Wei&lt;/author&gt;&lt;author&gt;Guan, Shan-Yue&lt;/author&gt;&lt;author&gt;Duan, Zuo-Wen&lt;/author&gt;&lt;author&gt;Shen, Yu-Hua&lt;/author&gt;&lt;author&gt;Fan, Wen-Li&lt;/author&gt;&lt;author&gt;Chen, Li-Jing&lt;/author&gt;&lt;author&gt;Zhang, Li&lt;/author&gt;&lt;author&gt;Zhang, Liang&lt;/author&gt;&lt;author&gt;Li, Tian-Lai&lt;/author&gt;&lt;/authors&gt;&lt;/contributors&gt;&lt;titles&gt;&lt;title&gt;&lt;style face="normal" font="default" size="100%"&gt;Gene cloning of a novel fungal immunomodulatory protein from &lt;/style&gt;&lt;style face="italic" font="default" size="100%"&gt;Chroogomphis rutilus &lt;/style&gt;&lt;style face="normal" font="default" size="100%"&gt;and its expression in &lt;/style&gt;&lt;style face="italic" font="default" size="100%"&gt;Pichia pastoris&lt;/style&gt;&lt;/title&gt;&lt;secondary-title&gt;Journal of Chemical Technology &amp;amp; Biotechnology&lt;/secondary-title&gt;&lt;/titles&gt;&lt;periodical&gt;&lt;full-title&gt;Journal of Chemical Technology and Biotechnology&lt;/full-title&gt;&lt;abbr-1&gt;J. Chem. Technol. Biotechnol.&lt;/abbr-1&gt;&lt;abbr-2&gt;J Chem Technol Biotechnol&lt;/abbr-2&gt;&lt;abbr-3&gt;Journal of Chemical Technology &amp;amp; Biotechnology&lt;/abbr-3&gt;&lt;/periodical&gt;&lt;pages&gt;2761–2768&lt;/pages&gt;&lt;volume&gt;91&lt;/volume&gt;&lt;number&gt;11&lt;/number&gt;&lt;dates&gt;&lt;year&gt;2016&lt;/year&gt;&lt;/dates&gt;&lt;isbn&gt;02682575&lt;/isbn&gt;&lt;urls&gt;&lt;related-urls&gt;&lt;url&gt;https://onlinelibrary.wiley.com/doi/abs/10.1002/jctb.4881&lt;/url&gt;&lt;/related-urls&gt;&lt;/urls&gt;&lt;electronic-resource-num&gt;10.1002/jctb.4881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4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Dichomitus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squalen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dsq2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XP 007363541.1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MaTwvQXV0aG9yPjxZZWFyPjIwMTc8L1llYXI+PFJlY051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c8L1llYXI+PFJlY051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5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Flammulin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velutipe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fve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4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GU388420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LbzwvQXV0aG9yPjxZZWFyPjE5OTU8L1llYXI+PFJlY051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zwvQXV0aG9yPjxZZWFyPjE5OTU8L1llYXI+PFJlY051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6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applanat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gap1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JN167598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Lin&lt;/Author&gt;&lt;Year&gt;2011&lt;/Year&gt;&lt;RecNum&gt;11420&lt;/RecNum&gt;&lt;DisplayText&gt;(7)&lt;/DisplayText&gt;&lt;record&gt;&lt;rec-number&gt;11420&lt;/rec-number&gt;&lt;foreign-keys&gt;&lt;key app="EN" db-id="e0xzv95wud2fs5e52phpdaa1drf02rzpz5sv" timestamp="1587723621"&gt;11420&lt;/key&gt;&lt;/foreign-keys&gt;&lt;ref-type name="Journal Article"&gt;17&lt;/ref-type&gt;&lt;contributors&gt;&lt;authors&gt;&lt;author&gt;Lin, J.&lt;/author&gt;&lt;author&gt;Zhong, M.&lt;/author&gt;&lt;author&gt;Chen, L.&lt;/author&gt;&lt;author&gt;Li, H.&lt;/author&gt;&lt;author&gt;Ma, H.&lt;/author&gt;&lt;author&gt;Guo, Z.&lt;/author&gt;&lt;author&gt;Zhang, L.&lt;/author&gt;&lt;author&gt;Jia, J.&lt;/author&gt;&lt;author&gt;Liu, L.&lt;/author&gt;&lt;/authors&gt;&lt;/contributors&gt;&lt;titles&gt;&lt;title&gt;&lt;style face="normal" font="default" size="100%"&gt;Molecular cloning of a fungal immunomodulatory protein gene, FIP-gap, from &lt;/style&gt;&lt;style face="italic" font="default" size="100%"&gt;Ganoderma applanatum&lt;/style&gt;&lt;/title&gt;&lt;secondary-title&gt;UniProtKB - G5CJT8 (G5CJT8_9APHY)&lt;/secondary-title&gt;&lt;/titles&gt;&lt;periodical&gt;&lt;full-title&gt;UniProtKB - G5CJT8 (G5CJT8_9APHY)&lt;/full-title&gt;&lt;/periodical&gt;&lt;dates&gt;&lt;year&gt;2011&lt;/year&gt;&lt;/dates&gt;&lt;urls&gt;&lt;related-urls&gt;&lt;url&gt;https://www.uniprot.org/uniprot/G5CJT8&lt;/url&gt;&lt;/related-urls&gt;&lt;/urls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7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applanat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gap2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ART88472.1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aaG91PC9BdXRob3I+PFllYXI+MjAxODwvWWVhcj48UmVj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91PC9BdXRob3I+PFllYXI+MjAxODwvWWVhcj48UmVj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8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australe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>
              <w:t>c</w:t>
            </w:r>
            <w:r w:rsidRPr="007A2B52">
              <w:t>13717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37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González Muñoz&lt;/Author&gt;&lt;Year&gt;2014&lt;/Year&gt;&lt;RecNum&gt;11422&lt;/RecNum&gt;&lt;DisplayText&gt;(9)&lt;/DisplayText&gt;&lt;record&gt;&lt;rec-number&gt;11422&lt;/rec-number&gt;&lt;foreign-keys&gt;&lt;key app="EN" db-id="e0xzv95wud2fs5e52phpdaa1drf02rzpz5sv" timestamp="1587723621"&gt;11422&lt;/key&gt;&lt;/foreign-keys&gt;&lt;ref-type name="Journal Article"&gt;17&lt;/ref-type&gt;&lt;contributors&gt;&lt;authors&gt;&lt;author&gt;González Muñoz, Andrea&lt;/author&gt;&lt;author&gt;Botero Orozco, Kelly Johana&lt;/author&gt;&lt;author&gt;López Gartner, Germán Ariel&lt;/author&gt;&lt;/authors&gt;&lt;/contributors&gt;&lt;titles&gt;&lt;title&gt;&lt;style face="normal" font="default" size="100%"&gt;Finding of a novel fungal immunomodulatory protein coding sequence in&lt;/style&gt;&lt;style face="italic" font="default" size="100%"&gt; Ganoderma australe&lt;/style&gt;&lt;/title&gt;&lt;secondary-title&gt;Revista Colombiana de Biotecnología&lt;/secondary-title&gt;&lt;/titles&gt;&lt;periodical&gt;&lt;full-title&gt;Revista Colombiana de Biotecnologia&lt;/full-title&gt;&lt;abbr-1&gt;Rev. Colombiana Biotecnol.&lt;/abbr-1&gt;&lt;abbr-2&gt;Rev Colombiana Biotecnol&lt;/abbr-2&gt;&lt;/periodical&gt;&lt;pages&gt;90–95&lt;/pages&gt;&lt;volume&gt;16&lt;/volume&gt;&lt;number&gt;2&lt;/number&gt;&lt;dates&gt;&lt;year&gt;2014&lt;/year&gt;&lt;/dates&gt;&lt;isbn&gt;0123-3475&lt;/isbn&gt;&lt;urls&gt;&lt;/urls&gt;&lt;electronic-resource-num&gt;10.15446/rev.colomb.biote.v16n2.38747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9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atr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gat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YdTwvQXV0aG9yPjxZZWFyPjIwMTY8L1llYXI+PFJlY051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dTwvQXV0aG9yPjxZZWFyPjIwMTY8L1llYXI+PFJlY051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0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>Ganoderma japonicum</w:t>
            </w:r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gja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AAX98241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>Ganoderma lucidum</w:t>
            </w:r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glu</w:t>
            </w:r>
            <w:proofErr w:type="spellEnd"/>
            <w:r w:rsidRPr="007A2B52">
              <w:t xml:space="preserve"> (LZ-8)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2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M58032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LaW5vPC9BdXRob3I+PFllYXI+MTk4OTwvWWVhcj48UmVj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5vPC9BdXRob3I+PFllYXI+MTk4OTwvWWVhcj48UmVj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1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>Ganoderma lucidum</w:t>
            </w:r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glu2 (LZ-9)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CYXN0aWFhbi1OZXQ8L0F1dGhvcj48WWVhcj4yMDEzPC9Z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N0aWFhbi1OZXQ8L0F1dGhvcj48WWVhcj4yMDEzPC9Z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2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microspor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GMI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Lin&lt;/Author&gt;&lt;Year&gt;2010&lt;/Year&gt;&lt;RecNum&gt;11426&lt;/RecNum&gt;&lt;DisplayText&gt;(13)&lt;/DisplayText&gt;&lt;record&gt;&lt;rec-number&gt;11426&lt;/rec-number&gt;&lt;foreign-keys&gt;&lt;key app="EN" db-id="e0xzv95wud2fs5e52phpdaa1drf02rzpz5sv" timestamp="1587723622"&gt;11426&lt;/key&gt;&lt;/foreign-keys&gt;&lt;ref-type name="Journal Article"&gt;17&lt;/ref-type&gt;&lt;contributors&gt;&lt;authors&gt;&lt;author&gt;Lin, Ching-Hsiung&lt;/author&gt;&lt;author&gt;Sheu, Gwo-Tarng&lt;/author&gt;&lt;author&gt;Lin, Yu-Wen&lt;/author&gt;&lt;author&gt;Yeh, Chin-Shui&lt;/author&gt;&lt;author&gt;Huang, Yu-Hsin&lt;/author&gt;&lt;author&gt;Lai, Yen-Chein&lt;/author&gt;&lt;author&gt;Chang, Jan-Gowth&lt;/author&gt;&lt;author&gt;Ko, Jiunn-Liang&lt;/author&gt;&lt;/authors&gt;&lt;/contributors&gt;&lt;titles&gt;&lt;title&gt;&lt;style face="normal" font="default" size="100%"&gt;A new immunomodulatory protein from &lt;/style&gt;&lt;style face="italic" font="default" size="100%"&gt;Ganoderma microsporum&lt;/style&gt;&lt;style face="normal" font="default" size="100%"&gt; inhibits epidermal growth factor mediated migration and invasion in A549 lung cancer cells&lt;/style&gt;&lt;/title&gt;&lt;secondary-title&gt;Process Biochemistry&lt;/secondary-title&gt;&lt;/titles&gt;&lt;periodical&gt;&lt;full-title&gt;Process Biochemistry&lt;/full-title&gt;&lt;abbr-1&gt;Process Biochem.&lt;/abbr-1&gt;&lt;abbr-2&gt;Process Biochem&lt;/abbr-2&gt;&lt;/periodical&gt;&lt;pages&gt;1537–1542&lt;/pages&gt;&lt;volume&gt;45&lt;/volume&gt;&lt;number&gt;9&lt;/number&gt;&lt;keywords&gt;&lt;keyword&gt;Immunomodulatory protein&lt;/keyword&gt;&lt;keyword&gt;GMI&lt;/keyword&gt;&lt;keyword&gt;Epidermal growth factor&lt;/keyword&gt;&lt;keyword&gt;AKT&lt;/keyword&gt;&lt;keyword&gt;Rac1/Cdc42&lt;/keyword&gt;&lt;/keywords&gt;&lt;dates&gt;&lt;year&gt;2010&lt;/year&gt;&lt;pub-dates&gt;&lt;date&gt;2010/09/01/&lt;/date&gt;&lt;/pub-dates&gt;&lt;/dates&gt;&lt;isbn&gt;13595113&lt;/isbn&gt;&lt;urls&gt;&lt;related-urls&gt;&lt;url&gt;http://www.sciencedirect.com/science/article/pii/S1359511310002229&lt;/url&gt;&lt;/related-urls&gt;&lt;/urls&gt;&lt;electronic-resource-num&gt;10.1016/j.procbio.2010.06.006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13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sinense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gsi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AY449805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Zhou&lt;/Author&gt;&lt;Year&gt;2009&lt;/Year&gt;&lt;RecNum&gt;11427&lt;/RecNum&gt;&lt;DisplayText&gt;(14)&lt;/DisplayText&gt;&lt;record&gt;&lt;rec-number&gt;11427&lt;/rec-number&gt;&lt;foreign-keys&gt;&lt;key app="EN" db-id="e0xzv95wud2fs5e52phpdaa1drf02rzpz5sv" timestamp="1587723622"&gt;11427&lt;/key&gt;&lt;/foreign-keys&gt;&lt;ref-type name="Journal Article"&gt;17&lt;/ref-type&gt;&lt;contributors&gt;&lt;authors&gt;&lt;author&gt;Zhou, Xuanwei&lt;/author&gt;&lt;author&gt;Xie, Minqi&lt;/author&gt;&lt;author&gt;Hong, Fan&lt;/author&gt;&lt;author&gt;Li, Qizhang&lt;/author&gt;&lt;author&gt;Lin, Juan&lt;/author&gt;&lt;/authors&gt;&lt;/contributors&gt;&lt;titles&gt;&lt;title&gt;&lt;style face="normal" font="default" size="100%"&gt;Genomic cloning and characterization of a FIP-gsi gene encoding a fungal immunomodulatory protein from &lt;/style&gt;&lt;style face="italic" font="default" size="100%"&gt;Ganoderma sinense&lt;/style&gt;&lt;style face="normal" font="default" size="100%"&gt; Zhao et al. (Aphyllophoromycetideae)&lt;/style&gt;&lt;/title&gt;&lt;secondary-title&gt;International Journal of Medicinal Mushrooms&lt;/secondary-title&gt;&lt;/titles&gt;&lt;periodical&gt;&lt;full-title&gt;International Journal of Medicinal Mushrooms&lt;/full-title&gt;&lt;abbr-1&gt;Int. J. Med. Mushrooms&lt;/abbr-1&gt;&lt;abbr-2&gt;Int J Med Mushrooms&lt;/abbr-2&gt;&lt;/periodical&gt;&lt;pages&gt;77–86&lt;/pages&gt;&lt;volume&gt;11&lt;/volume&gt;&lt;number&gt;1&lt;/number&gt;&lt;dates&gt;&lt;year&gt;2009&lt;/year&gt;&lt;pub-dates&gt;&lt;date&gt;2009-03-18&lt;/date&gt;&lt;/pub-dates&gt;&lt;/dates&gt;&lt;isbn&gt;1521-9437&lt;/isbn&gt;&lt;urls&gt;&lt;related-urls&gt;&lt;url&gt;http://dl.begellhouse.com/journals/708ae68d64b17c52,5a77ac4169e8d0a9,0b9b4e527c117a40.html&lt;/url&gt;&lt;/related-urls&gt;&lt;/urls&gt;&lt;electronic-resource-num&gt;10.1615/IntJMedMushr.v11.i1.90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14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Ganoderma </w:t>
            </w:r>
            <w:proofErr w:type="spellStart"/>
            <w:r w:rsidRPr="007A2B52">
              <w:rPr>
                <w:i/>
                <w:iCs/>
              </w:rPr>
              <w:t>tsugae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gts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0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/>
            </w:r>
            <w:r>
              <w:instrText xml:space="preserve"> ADDIN EN.CITE &lt;EndNote&gt;&lt;Cite&gt;&lt;Author&gt;Lin&lt;/Author&gt;&lt;Year&gt;1997&lt;/Year&gt;&lt;RecNum&gt;11428&lt;/RecNum&gt;&lt;DisplayText&gt;(15)&lt;/DisplayText&gt;&lt;record&gt;&lt;rec-number&gt;11428&lt;/rec-number&gt;&lt;foreign-keys&gt;&lt;key app="EN" db-id="e0xzv95wud2fs5e52phpdaa1drf02rzpz5sv" timestamp="1587723622"&gt;11428&lt;/key&gt;&lt;/foreign-keys&gt;&lt;ref-type name="Journal Article"&gt;17&lt;/ref-type&gt;&lt;contributors&gt;&lt;authors&gt;&lt;author&gt;Lin, Wen-Huei&lt;/author&gt;&lt;author&gt;Hung, Chih-Hung&lt;/author&gt;&lt;author&gt;Hsu, Chyong-Ing&lt;/author&gt;&lt;author&gt;Lin, Jung-Yaw&lt;/author&gt;&lt;/authors&gt;&lt;/contributors&gt;&lt;titles&gt;&lt;title&gt;&lt;style face="normal" font="default" size="100%"&gt;Dimerization of the N-terminal amphipathic α-helix domain of the fungal immunomodulatory protein from &lt;/style&gt;&lt;style face="italic" font="default" size="100%"&gt;Ganoderma tsugae &lt;/style&gt;&lt;style face="normal" font="default" size="100%"&gt;(Fip-gts) defined by a yeast two-hybrid system and site-directed mutagenesis&lt;/style&gt;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20044–20048&lt;/pages&gt;&lt;volume&gt;272&lt;/volume&gt;&lt;number&gt;32&lt;/number&gt;&lt;dates&gt;&lt;year&gt;1997&lt;/year&gt;&lt;/dates&gt;&lt;isbn&gt;0021-9258&lt;/isbn&gt;&lt;urls&gt;&lt;/urls&gt;&lt;electronic-resource-num&gt;10.1074/jbc.272.32.20044&lt;/electronic-resource-num&gt;&lt;/record&gt;&lt;/Cite&gt;&lt;/EndNote&gt;</w:instrText>
            </w:r>
            <w:r w:rsidRPr="009C5B3B">
              <w:fldChar w:fldCharType="separate"/>
            </w:r>
            <w:r>
              <w:rPr>
                <w:noProof/>
              </w:rPr>
              <w:t>(15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Hericium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erinaceu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her</w:t>
            </w:r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EaWxpbmc8L0F1dGhvcj48WWVhcj4yMDE3PC9ZZWFyPjxS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xpbmc8L0F1dGhvcj48WWVhcj4yMDE3PC9ZZWFyPjxS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6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Lignosus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rhinoceroti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lrh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2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QdXNocGFyYWphaDwvQXV0aG9yPjxZZWFyPjIwMTY8L1ll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NocGFyYWphaDwvQXV0aG9yPjxZZWFyPjIwMTY8L1ll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7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Nectri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haematococca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nha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GG698920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MaTwvQXV0aG9yPjxZZWFyPjIwMTQ8L1llYXI+PFJlY051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Q8L1llYXI+PFJlY051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8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lastRenderedPageBreak/>
              <w:t>Pori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cocos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PCP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JN571084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DaGFuZzwvQXV0aG9yPjxZZWFyPjIwMDk8L1llYXI+PFJl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FuZzwvQXV0aG9yPjxZZWFyPjIwMDk8L1llYXI+PFJl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19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Postia</w:t>
            </w:r>
            <w:proofErr w:type="spellEnd"/>
            <w:r w:rsidRPr="007A2B52">
              <w:rPr>
                <w:i/>
                <w:iCs/>
              </w:rPr>
              <w:t xml:space="preserve"> placenta</w:t>
            </w:r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ppl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25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KJ818121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9C5B3B" w:rsidRDefault="000E0516" w:rsidP="002D2D0D">
            <w:pPr>
              <w:pStyle w:val="Text"/>
            </w:pPr>
            <w:r w:rsidRPr="009C5B3B">
              <w:fldChar w:fldCharType="begin">
                <w:fldData xml:space="preserve">PEVuZE5vdGU+PENpdGU+PEF1dGhvcj5MaTwvQXV0aG9yPjxZZWFyPjIwMTU8L1llYXI+PFJlY051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U8L1llYXI+PFJlY051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9C5B3B">
              <w:fldChar w:fldCharType="separate"/>
            </w:r>
            <w:r>
              <w:rPr>
                <w:noProof/>
              </w:rPr>
              <w:t>(20)</w:t>
            </w:r>
            <w:r w:rsidRPr="009C5B3B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Stachybotrys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chartarum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sch3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2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KFA81641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/>
            </w:r>
            <w:r>
              <w:instrText xml:space="preserve"> ADDIN EN.CITE &lt;EndNote&gt;&lt;Cite&gt;&lt;Author&gt;Li&lt;/Author&gt;&lt;Year&gt;2016&lt;/Year&gt;&lt;RecNum&gt;11411&lt;/RecNum&gt;&lt;DisplayText&gt;(21)&lt;/DisplayText&gt;&lt;record&gt;&lt;rec-number&gt;11411&lt;/rec-number&gt;&lt;foreign-keys&gt;&lt;key app="EN" db-id="e0xzv95wud2fs5e52phpdaa1drf02rzpz5sv" timestamp="1587723620"&gt;11411&lt;/key&gt;&lt;/foreign-keys&gt;&lt;ref-type name="Journal Article"&gt;17&lt;/ref-type&gt;&lt;contributors&gt;&lt;authors&gt;&lt;author&gt;Li, S.&lt;/author&gt;&lt;author&gt;Zhao, L.&lt;/author&gt;&lt;author&gt;Xu, W.&lt;/author&gt;&lt;author&gt;Jiang, Z.&lt;/author&gt;&lt;author&gt;Kang, J.&lt;/author&gt;&lt;author&gt;Wang, F.&lt;/author&gt;&lt;author&gt;Xin, F.&lt;/author&gt;&lt;/authors&gt;&lt;/contributors&gt;&lt;auth-address&gt;Institute of Food Science and Technology, Chinese Academy of Agricultural Sciences, Beijing, China.&amp;#xD;School of Life Sciences, Tianjin University, Tianjin, China.&lt;/auth-address&gt;&lt;titles&gt;&lt;title&gt;&lt;style face="normal" font="default" size="100%"&gt;Identification and characterisation of a novel protein FIP-sch3 from &lt;/style&gt;&lt;style face="italic" font="default" size="100%"&gt;Stachybotrys chartarum&lt;/style&gt;&lt;/title&gt;&lt;secondary-title&gt;PLoS One&lt;/secondary-title&gt;&lt;/titles&gt;&lt;periodical&gt;&lt;full-title&gt;PLoS One&lt;/full-title&gt;&lt;abbr-1&gt;PLoS One&lt;/abbr-1&gt;&lt;abbr-2&gt;PLoS One&lt;/abbr-2&gt;&lt;/periodical&gt;&lt;pages&gt;e0168436&lt;/pages&gt;&lt;volume&gt;11&lt;/volume&gt;&lt;number&gt;12&lt;/number&gt;&lt;edition&gt;2016/12/21&lt;/edition&gt;&lt;keywords&gt;&lt;keyword&gt;A549 Cells&lt;/keyword&gt;&lt;keyword&gt;*Antineoplastic Agents/chemistry/isolation &amp;amp; purification/pharmacology&lt;/keyword&gt;&lt;keyword&gt;Apoptosis/*drug effects&lt;/keyword&gt;&lt;keyword&gt;Ascomycota/*chemistry&lt;/keyword&gt;&lt;keyword&gt;*Fungal Proteins/chemistry/isolation &amp;amp; purification/pharmacology&lt;/keyword&gt;&lt;keyword&gt;Humans&lt;/keyword&gt;&lt;keyword&gt;Neoplasms/*drug therapy/metabolism/pathology&lt;/keyword&gt;&lt;keyword&gt;Stachybotrys/*chemistry&lt;/keyword&gt;&lt;/keywords&gt;&lt;dates&gt;&lt;year&gt;2016&lt;/year&gt;&lt;/dates&gt;&lt;isbn&gt;1932-6203 (Electronic)&amp;#xD;1932-6203 (Linking)&lt;/isbn&gt;&lt;accession-num&gt;27997578&lt;/accession-num&gt;&lt;urls&gt;&lt;related-urls&gt;&lt;url&gt;https://www.ncbi.nlm.nih.gov/pubmed/27997578&lt;/url&gt;&lt;/related-urls&gt;&lt;/urls&gt;&lt;custom2&gt;PMC5173029&lt;/custom2&gt;&lt;electronic-resource-num&gt;10.1371/journal.pone.0168436&lt;/electronic-resource-num&gt;&lt;/record&gt;&lt;/Cite&gt;&lt;/EndNote&gt;</w:instrText>
            </w:r>
            <w:r w:rsidRPr="00AE1435">
              <w:fldChar w:fldCharType="separate"/>
            </w:r>
            <w:r>
              <w:rPr>
                <w:noProof/>
              </w:rPr>
              <w:t>(21)</w:t>
            </w:r>
            <w:r w:rsidRPr="00AE1435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Stachybotrys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chlorohalonata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sch2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2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AQQ80204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>
                <w:fldData xml:space="preserve">PEVuZE5vdGU+PENpdGU+PEF1dGhvcj5MaTwvQXV0aG9yPjxZZWFyPjIwMTc8L1llYXI+PFJlY051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c8L1llYXI+PFJlY051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E1435">
              <w:fldChar w:fldCharType="separate"/>
            </w:r>
            <w:r>
              <w:rPr>
                <w:noProof/>
              </w:rPr>
              <w:t>(22)</w:t>
            </w:r>
            <w:r w:rsidRPr="00AE1435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Trametes</w:t>
            </w:r>
            <w:proofErr w:type="spellEnd"/>
            <w:r w:rsidRPr="007A2B52">
              <w:rPr>
                <w:i/>
                <w:iCs/>
              </w:rPr>
              <w:t xml:space="preserve"> versicolor</w:t>
            </w:r>
          </w:p>
        </w:tc>
        <w:tc>
          <w:tcPr>
            <w:tcW w:w="104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tvc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111</w:t>
            </w:r>
          </w:p>
        </w:tc>
        <w:tc>
          <w:tcPr>
            <w:tcW w:w="1078" w:type="pct"/>
            <w:shd w:val="clear" w:color="auto" w:fill="auto"/>
            <w:vAlign w:val="center"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>
                <w:fldData xml:space="preserve">PEVuZE5vdGU+PENpdGU+PEF1dGhvcj5MaTwvQXV0aG9yPjxZZWFyPjIwMTI8L1llYXI+PFJlY051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I8L1llYXI+PFJlY051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E1435">
              <w:fldChar w:fldCharType="separate"/>
            </w:r>
            <w:r>
              <w:rPr>
                <w:noProof/>
              </w:rPr>
              <w:t>(23)</w:t>
            </w:r>
            <w:r w:rsidRPr="00AE1435">
              <w:fldChar w:fldCharType="end"/>
            </w:r>
          </w:p>
        </w:tc>
      </w:tr>
      <w:tr w:rsidR="000E0516" w:rsidRPr="007A2B52" w:rsidTr="002D2D0D">
        <w:trPr>
          <w:trHeight w:val="164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Trametes</w:t>
            </w:r>
            <w:proofErr w:type="spellEnd"/>
            <w:r w:rsidRPr="007A2B52">
              <w:rPr>
                <w:i/>
                <w:iCs/>
              </w:rPr>
              <w:t xml:space="preserve"> versicolor</w:t>
            </w:r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YZP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9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KC297708.1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>
                <w:fldData xml:space="preserve">PEVuZE5vdGU+PENpdGU+PEF1dGhvcj5LdWFuPC9BdXRob3I+PFllYXI+MjAxMzwvWWVhcj48UmVj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dWFuPC9BdXRob3I+PFllYXI+MjAxMzwvWWVhcj48UmVj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E1435">
              <w:fldChar w:fldCharType="separate"/>
            </w:r>
            <w:r>
              <w:rPr>
                <w:noProof/>
              </w:rPr>
              <w:t>(24)</w:t>
            </w:r>
            <w:r w:rsidRPr="00AE1435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proofErr w:type="spellStart"/>
            <w:r w:rsidRPr="007A2B52">
              <w:rPr>
                <w:i/>
                <w:iCs/>
              </w:rPr>
              <w:t>Volvariella</w:t>
            </w:r>
            <w:proofErr w:type="spellEnd"/>
            <w:r w:rsidRPr="007A2B52">
              <w:rPr>
                <w:i/>
                <w:iCs/>
              </w:rPr>
              <w:t xml:space="preserve"> </w:t>
            </w:r>
            <w:proofErr w:type="spellStart"/>
            <w:r w:rsidRPr="007A2B52">
              <w:rPr>
                <w:i/>
                <w:iCs/>
              </w:rPr>
              <w:t>volvacea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</w:t>
            </w:r>
            <w:proofErr w:type="spellStart"/>
            <w:r w:rsidRPr="007A2B52">
              <w:t>vvo</w:t>
            </w:r>
            <w:proofErr w:type="spellEnd"/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-</w:t>
            </w: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>
                <w:fldData xml:space="preserve">PEVuZE5vdGU+PENpdGU+PEF1dGhvcj5Ic3U8L0F1dGhvcj48WWVhcj4xOTk3PC9ZZWFyPjxSZWNO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c3U8L0F1dGhvcj48WWVhcj4xOTk3PC9ZZWFyPjxSZWNO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E1435">
              <w:fldChar w:fldCharType="separate"/>
            </w:r>
            <w:r>
              <w:rPr>
                <w:noProof/>
              </w:rPr>
              <w:t>(25)</w:t>
            </w:r>
            <w:r w:rsidRPr="00AE1435">
              <w:fldChar w:fldCharType="end"/>
            </w:r>
          </w:p>
        </w:tc>
      </w:tr>
      <w:tr w:rsidR="000E0516" w:rsidRPr="007A2B52" w:rsidTr="002D2D0D">
        <w:trPr>
          <w:trHeight w:val="149"/>
        </w:trPr>
        <w:tc>
          <w:tcPr>
            <w:tcW w:w="1756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  <w:rPr>
                <w:i/>
                <w:iCs/>
              </w:rPr>
            </w:pPr>
            <w:r w:rsidRPr="007A2B52">
              <w:rPr>
                <w:i/>
                <w:iCs/>
              </w:rPr>
              <w:t xml:space="preserve">V. </w:t>
            </w:r>
            <w:proofErr w:type="spellStart"/>
            <w:r w:rsidRPr="007A2B52">
              <w:rPr>
                <w:i/>
                <w:iCs/>
              </w:rPr>
              <w:t>volvacea</w:t>
            </w:r>
            <w:proofErr w:type="spellEnd"/>
          </w:p>
        </w:tc>
        <w:tc>
          <w:tcPr>
            <w:tcW w:w="104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FIP-vvo82</w:t>
            </w:r>
          </w:p>
        </w:tc>
        <w:tc>
          <w:tcPr>
            <w:tcW w:w="743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  <w:r w:rsidRPr="007A2B52">
              <w:t>113</w:t>
            </w:r>
          </w:p>
        </w:tc>
        <w:tc>
          <w:tcPr>
            <w:tcW w:w="1078" w:type="pct"/>
            <w:shd w:val="clear" w:color="auto" w:fill="auto"/>
            <w:vAlign w:val="center"/>
            <w:hideMark/>
          </w:tcPr>
          <w:p w:rsidR="000E0516" w:rsidRPr="007A2B52" w:rsidRDefault="000E0516" w:rsidP="002D2D0D">
            <w:pPr>
              <w:pStyle w:val="Text"/>
            </w:pPr>
          </w:p>
        </w:tc>
        <w:tc>
          <w:tcPr>
            <w:tcW w:w="374" w:type="pct"/>
            <w:shd w:val="clear" w:color="auto" w:fill="auto"/>
            <w:vAlign w:val="center"/>
            <w:hideMark/>
          </w:tcPr>
          <w:p w:rsidR="000E0516" w:rsidRPr="00AE1435" w:rsidRDefault="000E0516" w:rsidP="002D2D0D">
            <w:pPr>
              <w:pStyle w:val="Text"/>
            </w:pPr>
            <w:r w:rsidRPr="00AE1435">
              <w:fldChar w:fldCharType="begin">
                <w:fldData xml:space="preserve">PEVuZE5vdGU+PENpdGU+PEF1dGhvcj5XYW5nPC9BdXRob3I+PFllYXI+MjAxNjwvWWVhcj48UmVj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5nPC9BdXRob3I+PFllYXI+MjAxNjwvWWVhcj48UmVj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AE1435">
              <w:fldChar w:fldCharType="separate"/>
            </w:r>
            <w:r>
              <w:rPr>
                <w:noProof/>
              </w:rPr>
              <w:t>(26)</w:t>
            </w:r>
            <w:r w:rsidRPr="00AE1435">
              <w:fldChar w:fldCharType="end"/>
            </w:r>
          </w:p>
        </w:tc>
      </w:tr>
    </w:tbl>
    <w:p w:rsidR="000E0516" w:rsidRPr="007A2B52" w:rsidRDefault="000E0516" w:rsidP="000E0516">
      <w:pPr>
        <w:pStyle w:val="Textindent"/>
      </w:pPr>
    </w:p>
    <w:p w:rsidR="000E0516" w:rsidRDefault="000E0516"/>
    <w:p w:rsidR="000E0516" w:rsidRDefault="000E0516"/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E0516">
        <w:rPr>
          <w:noProof/>
        </w:rPr>
        <w:t>1.</w:t>
      </w:r>
      <w:r w:rsidRPr="000E0516">
        <w:rPr>
          <w:noProof/>
        </w:rPr>
        <w:tab/>
        <w:t>Sheu F, et al. Purification, cloning, and functional characterization of a novel immunomodulatory protein from</w:t>
      </w:r>
      <w:r w:rsidRPr="000E0516">
        <w:rPr>
          <w:i/>
          <w:noProof/>
        </w:rPr>
        <w:t xml:space="preserve"> Antrodia camphorata</w:t>
      </w:r>
      <w:r w:rsidRPr="000E0516">
        <w:rPr>
          <w:noProof/>
        </w:rPr>
        <w:t xml:space="preserve"> (bitter mushroom) that exhibits TLR2-dependent NF-κB activation and M1 polarization within murine macrophages. </w:t>
      </w:r>
      <w:r w:rsidRPr="000E0516">
        <w:rPr>
          <w:i/>
          <w:noProof/>
        </w:rPr>
        <w:t>J Agric Food Chem</w:t>
      </w:r>
      <w:r w:rsidRPr="000E0516">
        <w:rPr>
          <w:noProof/>
        </w:rPr>
        <w:t>. (2009) 57</w:t>
      </w:r>
      <w:r w:rsidRPr="000E0516">
        <w:rPr>
          <w:b/>
          <w:noProof/>
        </w:rPr>
        <w:t>:</w:t>
      </w:r>
      <w:r w:rsidRPr="000E0516">
        <w:rPr>
          <w:noProof/>
        </w:rPr>
        <w:t>4130–4141. doi: 10.1021/jf900469a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.</w:t>
      </w:r>
      <w:r w:rsidRPr="000E0516">
        <w:rPr>
          <w:noProof/>
        </w:rPr>
        <w:tab/>
        <w:t xml:space="preserve">Sheu F, Chien P, Chien A, Chen Y, Chin K. Isolation and characterization of an immunomodulatory protein (APP) from the Jew's Ear mushroom </w:t>
      </w:r>
      <w:r w:rsidRPr="000E0516">
        <w:rPr>
          <w:i/>
          <w:noProof/>
        </w:rPr>
        <w:t>Auricularia polytricha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Food Chem</w:t>
      </w:r>
      <w:r w:rsidRPr="000E0516">
        <w:rPr>
          <w:noProof/>
        </w:rPr>
        <w:t>. (2004) 87</w:t>
      </w:r>
      <w:r w:rsidRPr="000E0516">
        <w:rPr>
          <w:b/>
          <w:noProof/>
        </w:rPr>
        <w:t>:</w:t>
      </w:r>
      <w:r w:rsidRPr="000E0516">
        <w:rPr>
          <w:noProof/>
        </w:rPr>
        <w:t>593–600. doi: 10.1016/j.foodchem.2004.01.015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3.</w:t>
      </w:r>
      <w:r w:rsidRPr="000E0516">
        <w:rPr>
          <w:noProof/>
        </w:rPr>
        <w:tab/>
        <w:t xml:space="preserve">Wang Y, et al. Identification of a novel anti-cancer protein, FIP-bbo, from </w:t>
      </w:r>
      <w:r w:rsidRPr="000E0516">
        <w:rPr>
          <w:i/>
          <w:noProof/>
        </w:rPr>
        <w:t>Botryobasidium botryosum</w:t>
      </w:r>
      <w:r w:rsidRPr="000E0516">
        <w:rPr>
          <w:noProof/>
        </w:rPr>
        <w:t xml:space="preserve"> and protein structure analysis using molecular </w:t>
      </w:r>
      <w:r w:rsidRPr="000E0516">
        <w:rPr>
          <w:noProof/>
        </w:rPr>
        <w:lastRenderedPageBreak/>
        <w:t xml:space="preserve">dynamic simulation. </w:t>
      </w:r>
      <w:r w:rsidRPr="000E0516">
        <w:rPr>
          <w:i/>
          <w:noProof/>
        </w:rPr>
        <w:t>Sci Rep</w:t>
      </w:r>
      <w:r w:rsidRPr="000E0516">
        <w:rPr>
          <w:noProof/>
        </w:rPr>
        <w:t>. (2019) 9</w:t>
      </w:r>
      <w:r w:rsidRPr="000E0516">
        <w:rPr>
          <w:b/>
          <w:noProof/>
        </w:rPr>
        <w:t>:</w:t>
      </w:r>
      <w:r w:rsidRPr="000E0516">
        <w:rPr>
          <w:noProof/>
        </w:rPr>
        <w:t>5818. doi: 10.1038/s41598-019-42104-1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4.</w:t>
      </w:r>
      <w:r w:rsidRPr="000E0516">
        <w:rPr>
          <w:noProof/>
        </w:rPr>
        <w:tab/>
        <w:t xml:space="preserve">Lin J-W, et al. Gene cloning of a novel fungal immunomodulatory protein from </w:t>
      </w:r>
      <w:r w:rsidRPr="000E0516">
        <w:rPr>
          <w:i/>
          <w:noProof/>
        </w:rPr>
        <w:t xml:space="preserve">Chroogomphis rutilus </w:t>
      </w:r>
      <w:r w:rsidRPr="000E0516">
        <w:rPr>
          <w:noProof/>
        </w:rPr>
        <w:t xml:space="preserve">and its expression in </w:t>
      </w:r>
      <w:r w:rsidRPr="000E0516">
        <w:rPr>
          <w:i/>
          <w:noProof/>
        </w:rPr>
        <w:t>Pichia pastoris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J Chem Technol Biotechnol</w:t>
      </w:r>
      <w:r w:rsidRPr="000E0516">
        <w:rPr>
          <w:noProof/>
        </w:rPr>
        <w:t>. (2016) 91</w:t>
      </w:r>
      <w:r w:rsidRPr="000E0516">
        <w:rPr>
          <w:b/>
          <w:noProof/>
        </w:rPr>
        <w:t>:</w:t>
      </w:r>
      <w:r w:rsidRPr="000E0516">
        <w:rPr>
          <w:noProof/>
        </w:rPr>
        <w:t>2761–2768. doi: 10.1002/jctb.4881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5.</w:t>
      </w:r>
      <w:r w:rsidRPr="000E0516">
        <w:rPr>
          <w:noProof/>
        </w:rPr>
        <w:tab/>
        <w:t xml:space="preserve">Li S, et al. Characterization of a new fungal immunomodulatory protein, FIP-dsq2 from </w:t>
      </w:r>
      <w:r w:rsidRPr="000E0516">
        <w:rPr>
          <w:i/>
          <w:noProof/>
        </w:rPr>
        <w:t>Dichomitus squalens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J Biotechnol</w:t>
      </w:r>
      <w:r w:rsidRPr="000E0516">
        <w:rPr>
          <w:noProof/>
        </w:rPr>
        <w:t>. (2017) 246</w:t>
      </w:r>
      <w:r w:rsidRPr="000E0516">
        <w:rPr>
          <w:b/>
          <w:noProof/>
        </w:rPr>
        <w:t>:</w:t>
      </w:r>
      <w:r w:rsidRPr="000E0516">
        <w:rPr>
          <w:noProof/>
        </w:rPr>
        <w:t>45–51. doi: 10.1016/j.jbiotec.2017.02.006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6.</w:t>
      </w:r>
      <w:r w:rsidRPr="000E0516">
        <w:rPr>
          <w:noProof/>
        </w:rPr>
        <w:tab/>
        <w:t xml:space="preserve">Ko JL, Hsu CI, Lin RH, Kao CL, Lin JY. A new fungal immunomodulatory protein, FIP-fve isolated from the edible mushroom, </w:t>
      </w:r>
      <w:r w:rsidRPr="000E0516">
        <w:rPr>
          <w:i/>
          <w:noProof/>
        </w:rPr>
        <w:t>Flammulina velutipes</w:t>
      </w:r>
      <w:r w:rsidRPr="000E0516">
        <w:rPr>
          <w:noProof/>
        </w:rPr>
        <w:t xml:space="preserve"> and its complete amino acid sequence. </w:t>
      </w:r>
      <w:r w:rsidRPr="000E0516">
        <w:rPr>
          <w:i/>
          <w:noProof/>
        </w:rPr>
        <w:t>Eur J Biochem</w:t>
      </w:r>
      <w:r w:rsidRPr="000E0516">
        <w:rPr>
          <w:noProof/>
        </w:rPr>
        <w:t>. (1995) 228</w:t>
      </w:r>
      <w:r w:rsidRPr="000E0516">
        <w:rPr>
          <w:b/>
          <w:noProof/>
        </w:rPr>
        <w:t>:</w:t>
      </w:r>
      <w:r w:rsidRPr="000E0516">
        <w:rPr>
          <w:noProof/>
        </w:rPr>
        <w:t xml:space="preserve">244–249. doi: 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7.</w:t>
      </w:r>
      <w:r w:rsidRPr="000E0516">
        <w:rPr>
          <w:noProof/>
        </w:rPr>
        <w:tab/>
        <w:t xml:space="preserve">Lin J, et al. Molecular cloning of a fungal immunomodulatory protein gene, FIP-gap, from </w:t>
      </w:r>
      <w:r w:rsidRPr="000E0516">
        <w:rPr>
          <w:i/>
          <w:noProof/>
        </w:rPr>
        <w:t>Ganoderma applanatum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UniProtKB - G5CJT8 (G5CJT8_9APHY)</w:t>
      </w:r>
      <w:r w:rsidRPr="000E0516">
        <w:rPr>
          <w:noProof/>
        </w:rPr>
        <w:t xml:space="preserve">. (2011). doi: 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8.</w:t>
      </w:r>
      <w:r w:rsidRPr="000E0516">
        <w:rPr>
          <w:noProof/>
        </w:rPr>
        <w:tab/>
        <w:t xml:space="preserve">Zhou S, et al. Molecular cloning, codon-optimized gene expression, and bioactivity assessment of two novel fungal immunomodulatory proteins from </w:t>
      </w:r>
      <w:r w:rsidRPr="000E0516">
        <w:rPr>
          <w:i/>
          <w:noProof/>
        </w:rPr>
        <w:t>Ganoderma applanatum</w:t>
      </w:r>
      <w:r w:rsidRPr="000E0516">
        <w:rPr>
          <w:noProof/>
        </w:rPr>
        <w:t xml:space="preserve"> in Pichia. </w:t>
      </w:r>
      <w:r w:rsidRPr="000E0516">
        <w:rPr>
          <w:i/>
          <w:noProof/>
        </w:rPr>
        <w:t>Appl Microbiol Biotechnol</w:t>
      </w:r>
      <w:r w:rsidRPr="000E0516">
        <w:rPr>
          <w:noProof/>
        </w:rPr>
        <w:t>. (2018) 102</w:t>
      </w:r>
      <w:r w:rsidRPr="000E0516">
        <w:rPr>
          <w:b/>
          <w:noProof/>
        </w:rPr>
        <w:t>:</w:t>
      </w:r>
      <w:r w:rsidRPr="000E0516">
        <w:rPr>
          <w:noProof/>
        </w:rPr>
        <w:t>5483–5494. doi: 10.1007/s00253-018-9022-5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9.</w:t>
      </w:r>
      <w:r w:rsidRPr="000E0516">
        <w:rPr>
          <w:noProof/>
        </w:rPr>
        <w:tab/>
        <w:t>González Muñoz A, Botero Orozco KJ, López Gartner GA. Finding of a novel fungal immunomodulatory protein coding sequence in</w:t>
      </w:r>
      <w:r w:rsidRPr="000E0516">
        <w:rPr>
          <w:i/>
          <w:noProof/>
        </w:rPr>
        <w:t xml:space="preserve"> Ganoderma australe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Rev Colombiana Biotecnol</w:t>
      </w:r>
      <w:r w:rsidRPr="000E0516">
        <w:rPr>
          <w:noProof/>
        </w:rPr>
        <w:t>. (2014) 16</w:t>
      </w:r>
      <w:r w:rsidRPr="000E0516">
        <w:rPr>
          <w:b/>
          <w:noProof/>
        </w:rPr>
        <w:t>:</w:t>
      </w:r>
      <w:r w:rsidRPr="000E0516">
        <w:rPr>
          <w:noProof/>
        </w:rPr>
        <w:t xml:space="preserve">90–95. doi: </w:t>
      </w:r>
      <w:r w:rsidRPr="000E0516">
        <w:rPr>
          <w:noProof/>
        </w:rPr>
        <w:lastRenderedPageBreak/>
        <w:t>10.15446/rev.colomb.biote.v16n2.38747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0.</w:t>
      </w:r>
      <w:r w:rsidRPr="000E0516">
        <w:rPr>
          <w:noProof/>
        </w:rPr>
        <w:tab/>
        <w:t xml:space="preserve">Xu H, et al. Recombinant FIP-gat, a fungal immunomodulatory protein from ganoderma atrum, induces growth inhibition and cell death in breast cancer cells. </w:t>
      </w:r>
      <w:r w:rsidRPr="000E0516">
        <w:rPr>
          <w:i/>
          <w:noProof/>
        </w:rPr>
        <w:t>J Agric Food Chem</w:t>
      </w:r>
      <w:r w:rsidRPr="000E0516">
        <w:rPr>
          <w:noProof/>
        </w:rPr>
        <w:t>. (2016) 64</w:t>
      </w:r>
      <w:r w:rsidRPr="000E0516">
        <w:rPr>
          <w:b/>
          <w:noProof/>
        </w:rPr>
        <w:t>:</w:t>
      </w:r>
      <w:r w:rsidRPr="000E0516">
        <w:rPr>
          <w:noProof/>
        </w:rPr>
        <w:t>2690–2698. doi: 10.1021/acs.jafc.6b00539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1.</w:t>
      </w:r>
      <w:r w:rsidRPr="000E0516">
        <w:rPr>
          <w:noProof/>
        </w:rPr>
        <w:tab/>
        <w:t xml:space="preserve">Kino K, et al. Isolation and characterization of a new immunomodulatory protein, Ling Zhi-8 (LZ-8), from </w:t>
      </w:r>
      <w:r w:rsidRPr="000E0516">
        <w:rPr>
          <w:i/>
          <w:noProof/>
        </w:rPr>
        <w:t>Ganoderma lucidium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J Biol Chem</w:t>
      </w:r>
      <w:r w:rsidRPr="000E0516">
        <w:rPr>
          <w:noProof/>
        </w:rPr>
        <w:t>. (1989) 264</w:t>
      </w:r>
      <w:r w:rsidRPr="000E0516">
        <w:rPr>
          <w:b/>
          <w:noProof/>
        </w:rPr>
        <w:t>:</w:t>
      </w:r>
      <w:r w:rsidRPr="000E0516">
        <w:rPr>
          <w:noProof/>
        </w:rPr>
        <w:t xml:space="preserve">472–478. doi: 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2.</w:t>
      </w:r>
      <w:r w:rsidRPr="000E0516">
        <w:rPr>
          <w:noProof/>
        </w:rPr>
        <w:tab/>
        <w:t xml:space="preserve">Bastiaan-Net S, et al. Biochemical and functional characterization of recombinant fungal immunomodulatory proteins (rFIPs). </w:t>
      </w:r>
      <w:r w:rsidRPr="000E0516">
        <w:rPr>
          <w:i/>
          <w:noProof/>
        </w:rPr>
        <w:t>Int Immunopharmacol</w:t>
      </w:r>
      <w:r w:rsidRPr="000E0516">
        <w:rPr>
          <w:noProof/>
        </w:rPr>
        <w:t>. (2013) 15</w:t>
      </w:r>
      <w:r w:rsidRPr="000E0516">
        <w:rPr>
          <w:b/>
          <w:noProof/>
        </w:rPr>
        <w:t>:</w:t>
      </w:r>
      <w:r w:rsidRPr="000E0516">
        <w:rPr>
          <w:noProof/>
        </w:rPr>
        <w:t>167</w:t>
      </w:r>
      <w:r w:rsidRPr="000E0516">
        <w:rPr>
          <w:rFonts w:ascii="??????" w:hAnsi="??????"/>
          <w:noProof/>
        </w:rPr>
        <w:t>–</w:t>
      </w:r>
      <w:r w:rsidRPr="000E0516">
        <w:rPr>
          <w:noProof/>
        </w:rPr>
        <w:t>175. doi: 10.1016/j.intimp.2012.11.003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3.</w:t>
      </w:r>
      <w:r w:rsidRPr="000E0516">
        <w:rPr>
          <w:noProof/>
        </w:rPr>
        <w:tab/>
        <w:t xml:space="preserve">Lin C-H, et al. A new immunomodulatory protein from </w:t>
      </w:r>
      <w:r w:rsidRPr="000E0516">
        <w:rPr>
          <w:i/>
          <w:noProof/>
        </w:rPr>
        <w:t>Ganoderma microsporum</w:t>
      </w:r>
      <w:r w:rsidRPr="000E0516">
        <w:rPr>
          <w:noProof/>
        </w:rPr>
        <w:t xml:space="preserve"> inhibits epidermal growth factor mediated migration and invasion in A549 lung cancer cells. </w:t>
      </w:r>
      <w:r w:rsidRPr="000E0516">
        <w:rPr>
          <w:i/>
          <w:noProof/>
        </w:rPr>
        <w:t>Process Biochem</w:t>
      </w:r>
      <w:r w:rsidRPr="000E0516">
        <w:rPr>
          <w:noProof/>
        </w:rPr>
        <w:t>. (2010) 45</w:t>
      </w:r>
      <w:r w:rsidRPr="000E0516">
        <w:rPr>
          <w:b/>
          <w:noProof/>
        </w:rPr>
        <w:t>:</w:t>
      </w:r>
      <w:r w:rsidRPr="000E0516">
        <w:rPr>
          <w:noProof/>
        </w:rPr>
        <w:t>1537–1542. doi: 10.1016/j.procbio.2010.06.006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4.</w:t>
      </w:r>
      <w:r w:rsidRPr="000E0516">
        <w:rPr>
          <w:noProof/>
        </w:rPr>
        <w:tab/>
        <w:t xml:space="preserve">Zhou X, Xie M, Hong F, Li Q, Lin J. Genomic cloning and characterization of a FIP-gsi gene encoding a fungal immunomodulatory protein from </w:t>
      </w:r>
      <w:r w:rsidRPr="000E0516">
        <w:rPr>
          <w:i/>
          <w:noProof/>
        </w:rPr>
        <w:t>Ganoderma sinense</w:t>
      </w:r>
      <w:r w:rsidRPr="000E0516">
        <w:rPr>
          <w:noProof/>
        </w:rPr>
        <w:t xml:space="preserve"> Zhao et al. (Aphyllophoromycetideae). </w:t>
      </w:r>
      <w:r w:rsidRPr="000E0516">
        <w:rPr>
          <w:i/>
          <w:noProof/>
        </w:rPr>
        <w:t>Int J Med Mushrooms</w:t>
      </w:r>
      <w:r w:rsidRPr="000E0516">
        <w:rPr>
          <w:noProof/>
        </w:rPr>
        <w:t>. (2009) 11</w:t>
      </w:r>
      <w:r w:rsidRPr="000E0516">
        <w:rPr>
          <w:b/>
          <w:noProof/>
        </w:rPr>
        <w:t>:</w:t>
      </w:r>
      <w:r w:rsidRPr="000E0516">
        <w:rPr>
          <w:noProof/>
        </w:rPr>
        <w:t>77–86. doi: 10.1615/IntJMedMushr.v11.i1.90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5.</w:t>
      </w:r>
      <w:r w:rsidRPr="000E0516">
        <w:rPr>
          <w:noProof/>
        </w:rPr>
        <w:tab/>
        <w:t xml:space="preserve">Lin W-H, Hung C-H, Hsu C-I, Lin J-Y. Dimerization of the N-terminal amphipathic α-helix domain of the fungal immunomodulatory protein from </w:t>
      </w:r>
      <w:r w:rsidRPr="000E0516">
        <w:rPr>
          <w:i/>
          <w:noProof/>
        </w:rPr>
        <w:t xml:space="preserve">Ganoderma tsugae </w:t>
      </w:r>
      <w:r w:rsidRPr="000E0516">
        <w:rPr>
          <w:noProof/>
        </w:rPr>
        <w:t xml:space="preserve">(Fip-gts) defined by a yeast two-hybrid system </w:t>
      </w:r>
      <w:r w:rsidRPr="000E0516">
        <w:rPr>
          <w:noProof/>
        </w:rPr>
        <w:lastRenderedPageBreak/>
        <w:t xml:space="preserve">and site-directed mutagenesis. </w:t>
      </w:r>
      <w:r w:rsidRPr="000E0516">
        <w:rPr>
          <w:i/>
          <w:noProof/>
        </w:rPr>
        <w:t>J Biol Chem</w:t>
      </w:r>
      <w:r w:rsidRPr="000E0516">
        <w:rPr>
          <w:noProof/>
        </w:rPr>
        <w:t>. (1997) 272</w:t>
      </w:r>
      <w:r w:rsidRPr="000E0516">
        <w:rPr>
          <w:b/>
          <w:noProof/>
        </w:rPr>
        <w:t>:</w:t>
      </w:r>
      <w:r w:rsidRPr="000E0516">
        <w:rPr>
          <w:noProof/>
        </w:rPr>
        <w:t>20044–20048. doi: 10.1074/jbc.272.32.20044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6.</w:t>
      </w:r>
      <w:r w:rsidRPr="000E0516">
        <w:rPr>
          <w:noProof/>
        </w:rPr>
        <w:tab/>
        <w:t xml:space="preserve">Diling C, et al. Immunomodulatory activities of a fungal protein extracted from </w:t>
      </w:r>
      <w:r w:rsidRPr="000E0516">
        <w:rPr>
          <w:i/>
          <w:noProof/>
        </w:rPr>
        <w:t xml:space="preserve">Hericium erinaceus </w:t>
      </w:r>
      <w:r w:rsidRPr="000E0516">
        <w:rPr>
          <w:noProof/>
        </w:rPr>
        <w:t xml:space="preserve">through regulating the gut Microbiota. </w:t>
      </w:r>
      <w:r w:rsidRPr="000E0516">
        <w:rPr>
          <w:i/>
          <w:noProof/>
        </w:rPr>
        <w:t>Front Immunol</w:t>
      </w:r>
      <w:r w:rsidRPr="000E0516">
        <w:rPr>
          <w:noProof/>
        </w:rPr>
        <w:t>. (2017) 8</w:t>
      </w:r>
      <w:r w:rsidRPr="000E0516">
        <w:rPr>
          <w:b/>
          <w:noProof/>
        </w:rPr>
        <w:t>:</w:t>
      </w:r>
      <w:r w:rsidRPr="000E0516">
        <w:rPr>
          <w:noProof/>
        </w:rPr>
        <w:t>666. doi: 10.3389/fimmu.2017.00666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7.</w:t>
      </w:r>
      <w:r w:rsidRPr="000E0516">
        <w:rPr>
          <w:noProof/>
        </w:rPr>
        <w:tab/>
        <w:t xml:space="preserve">Pushparajah V, et al. Characterisation of a new fungal immunomodulatory protein from Tiger milk mushroom, </w:t>
      </w:r>
      <w:r w:rsidRPr="000E0516">
        <w:rPr>
          <w:i/>
          <w:noProof/>
        </w:rPr>
        <w:t>Lignosus rhinocerotis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Sci Rep</w:t>
      </w:r>
      <w:r w:rsidRPr="000E0516">
        <w:rPr>
          <w:noProof/>
        </w:rPr>
        <w:t>. (2016) 6</w:t>
      </w:r>
      <w:r w:rsidRPr="000E0516">
        <w:rPr>
          <w:b/>
          <w:noProof/>
        </w:rPr>
        <w:t>:</w:t>
      </w:r>
      <w:r w:rsidRPr="000E0516">
        <w:rPr>
          <w:noProof/>
        </w:rPr>
        <w:t>30010. doi: 10.1038/srep30010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8.</w:t>
      </w:r>
      <w:r w:rsidRPr="000E0516">
        <w:rPr>
          <w:noProof/>
        </w:rPr>
        <w:tab/>
        <w:t xml:space="preserve">Li S, Nie Y, Ding Y, Shi L, Tang X. Recombinant expression of a novel fungal immunomodulatory protein with human tumor cell antiproliferative activity from </w:t>
      </w:r>
      <w:r w:rsidRPr="000E0516">
        <w:rPr>
          <w:i/>
          <w:noProof/>
        </w:rPr>
        <w:t>Nectria haematococca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Int J Mol Sci</w:t>
      </w:r>
      <w:r w:rsidRPr="000E0516">
        <w:rPr>
          <w:noProof/>
        </w:rPr>
        <w:t>. (2014) 15</w:t>
      </w:r>
      <w:r w:rsidRPr="000E0516">
        <w:rPr>
          <w:b/>
          <w:noProof/>
        </w:rPr>
        <w:t>:</w:t>
      </w:r>
      <w:r w:rsidRPr="000E0516">
        <w:rPr>
          <w:noProof/>
        </w:rPr>
        <w:t>17751–17764. doi: 10.3390/ijms151017751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19.</w:t>
      </w:r>
      <w:r w:rsidRPr="000E0516">
        <w:rPr>
          <w:noProof/>
        </w:rPr>
        <w:tab/>
        <w:t xml:space="preserve">Chang HH, Yeh CH, Sheu F. A novel immunomodulatory protein from </w:t>
      </w:r>
      <w:r w:rsidRPr="000E0516">
        <w:rPr>
          <w:i/>
          <w:noProof/>
        </w:rPr>
        <w:t xml:space="preserve">Poria cocos </w:t>
      </w:r>
      <w:r w:rsidRPr="000E0516">
        <w:rPr>
          <w:noProof/>
        </w:rPr>
        <w:t xml:space="preserve">induces Toll-like receptor 4-dependent activation within mouse peritoneal macrophages. </w:t>
      </w:r>
      <w:r w:rsidRPr="000E0516">
        <w:rPr>
          <w:i/>
          <w:noProof/>
        </w:rPr>
        <w:t>J Agric Food Chem</w:t>
      </w:r>
      <w:r w:rsidRPr="000E0516">
        <w:rPr>
          <w:noProof/>
        </w:rPr>
        <w:t>. (2009) 57</w:t>
      </w:r>
      <w:r w:rsidRPr="000E0516">
        <w:rPr>
          <w:b/>
          <w:noProof/>
        </w:rPr>
        <w:t>:</w:t>
      </w:r>
      <w:r w:rsidRPr="000E0516">
        <w:rPr>
          <w:noProof/>
        </w:rPr>
        <w:t>6129–6139. doi: 10.1021/jf9011399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0.</w:t>
      </w:r>
      <w:r w:rsidRPr="000E0516">
        <w:rPr>
          <w:noProof/>
        </w:rPr>
        <w:tab/>
        <w:t xml:space="preserve">Li SY, Shi LJ, Ding Y, Nie Y, Tang XM. Identification and functional characterization of a novel fungal immunomodulatory protein from </w:t>
      </w:r>
      <w:r w:rsidRPr="000E0516">
        <w:rPr>
          <w:i/>
          <w:noProof/>
        </w:rPr>
        <w:t>Postia placenta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Food Chem Toxicol</w:t>
      </w:r>
      <w:r w:rsidRPr="000E0516">
        <w:rPr>
          <w:noProof/>
        </w:rPr>
        <w:t>. (2015) 78</w:t>
      </w:r>
      <w:r w:rsidRPr="000E0516">
        <w:rPr>
          <w:b/>
          <w:noProof/>
        </w:rPr>
        <w:t>:</w:t>
      </w:r>
      <w:r w:rsidRPr="000E0516">
        <w:rPr>
          <w:noProof/>
        </w:rPr>
        <w:t>64–70. doi: 10.1016/j.fct.2015.01.013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1.</w:t>
      </w:r>
      <w:r w:rsidRPr="000E0516">
        <w:rPr>
          <w:noProof/>
        </w:rPr>
        <w:tab/>
        <w:t xml:space="preserve">Li S, et al. Identification and characterisation of a novel protein FIP-sch3 from </w:t>
      </w:r>
      <w:r w:rsidRPr="000E0516">
        <w:rPr>
          <w:i/>
          <w:noProof/>
        </w:rPr>
        <w:t>Stachybotrys chartarum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PLoS One</w:t>
      </w:r>
      <w:r w:rsidRPr="000E0516">
        <w:rPr>
          <w:noProof/>
        </w:rPr>
        <w:t>. (2016) 11</w:t>
      </w:r>
      <w:r w:rsidRPr="000E0516">
        <w:rPr>
          <w:b/>
          <w:noProof/>
        </w:rPr>
        <w:t>:</w:t>
      </w:r>
      <w:r w:rsidRPr="000E0516">
        <w:rPr>
          <w:noProof/>
        </w:rPr>
        <w:t xml:space="preserve">e0168436. doi: </w:t>
      </w:r>
      <w:r w:rsidRPr="000E0516">
        <w:rPr>
          <w:noProof/>
        </w:rPr>
        <w:lastRenderedPageBreak/>
        <w:t>10.1371/journal.pone.0168436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2.</w:t>
      </w:r>
      <w:r w:rsidRPr="000E0516">
        <w:rPr>
          <w:noProof/>
        </w:rPr>
        <w:tab/>
        <w:t>Li S, et al. FIP-sch2, a new fungal immunomodulatory protein from</w:t>
      </w:r>
      <w:r w:rsidRPr="000E0516">
        <w:rPr>
          <w:i/>
          <w:noProof/>
        </w:rPr>
        <w:t xml:space="preserve"> Stachybotrys chlorohalonata</w:t>
      </w:r>
      <w:r w:rsidRPr="000E0516">
        <w:rPr>
          <w:noProof/>
        </w:rPr>
        <w:t xml:space="preserve">, suppresses proliferation and migration in lung cancer cells. </w:t>
      </w:r>
      <w:r w:rsidRPr="000E0516">
        <w:rPr>
          <w:i/>
          <w:noProof/>
        </w:rPr>
        <w:t>Appl Microbiol Biotechnol</w:t>
      </w:r>
      <w:r w:rsidRPr="000E0516">
        <w:rPr>
          <w:noProof/>
        </w:rPr>
        <w:t>. (2017) 101</w:t>
      </w:r>
      <w:r w:rsidRPr="000E0516">
        <w:rPr>
          <w:b/>
          <w:noProof/>
        </w:rPr>
        <w:t>:</w:t>
      </w:r>
      <w:r w:rsidRPr="000E0516">
        <w:rPr>
          <w:noProof/>
        </w:rPr>
        <w:t>3227–3235. doi: 10.1007/s00253-016-8030-6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3.</w:t>
      </w:r>
      <w:r w:rsidRPr="000E0516">
        <w:rPr>
          <w:noProof/>
        </w:rPr>
        <w:tab/>
        <w:t xml:space="preserve">Li F, Wen H, Liu X, Zhou F, Chen G. Gene cloning and recombinant expression of a novel fungal immunomodulatory protein from </w:t>
      </w:r>
      <w:r w:rsidRPr="000E0516">
        <w:rPr>
          <w:i/>
          <w:noProof/>
        </w:rPr>
        <w:t>Trametes versicolor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Protein Expr Purif</w:t>
      </w:r>
      <w:r w:rsidRPr="000E0516">
        <w:rPr>
          <w:noProof/>
        </w:rPr>
        <w:t>. (2012) 82</w:t>
      </w:r>
      <w:r w:rsidRPr="000E0516">
        <w:rPr>
          <w:b/>
          <w:noProof/>
        </w:rPr>
        <w:t>:</w:t>
      </w:r>
      <w:r w:rsidRPr="000E0516">
        <w:rPr>
          <w:noProof/>
        </w:rPr>
        <w:t>339–344. doi: 10.1016/j.pep.2012.01.015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4.</w:t>
      </w:r>
      <w:r w:rsidRPr="000E0516">
        <w:rPr>
          <w:noProof/>
        </w:rPr>
        <w:tab/>
        <w:t xml:space="preserve">Kuan YC, Wu YJ, Hung CL, Sheu F. </w:t>
      </w:r>
      <w:r w:rsidRPr="000E0516">
        <w:rPr>
          <w:i/>
          <w:noProof/>
        </w:rPr>
        <w:t>Trametes versicolor</w:t>
      </w:r>
      <w:r w:rsidRPr="000E0516">
        <w:rPr>
          <w:noProof/>
        </w:rPr>
        <w:t xml:space="preserve"> protein YZP activates regulatory B lymphocytes - gene identification through de novo assembly and function analysis in a murine acute colitis model. </w:t>
      </w:r>
      <w:r w:rsidRPr="000E0516">
        <w:rPr>
          <w:i/>
          <w:noProof/>
        </w:rPr>
        <w:t>PLoS One</w:t>
      </w:r>
      <w:r w:rsidRPr="000E0516">
        <w:rPr>
          <w:noProof/>
        </w:rPr>
        <w:t>. (2013) 8</w:t>
      </w:r>
      <w:r w:rsidRPr="000E0516">
        <w:rPr>
          <w:b/>
          <w:noProof/>
        </w:rPr>
        <w:t>:</w:t>
      </w:r>
      <w:r w:rsidRPr="000E0516">
        <w:rPr>
          <w:noProof/>
        </w:rPr>
        <w:t>e72422. doi: 10.1371/journal.pone.0072422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5.</w:t>
      </w:r>
      <w:r w:rsidRPr="000E0516">
        <w:rPr>
          <w:noProof/>
        </w:rPr>
        <w:tab/>
        <w:t xml:space="preserve">Hsu HC, Hsu CI, Lin RH, Kao CL, Lin JY. Fip-vvo, a new fungal immunomodulatory protein isolated from </w:t>
      </w:r>
      <w:r w:rsidRPr="000E0516">
        <w:rPr>
          <w:i/>
          <w:noProof/>
        </w:rPr>
        <w:t>Volvariella volvacea</w:t>
      </w:r>
      <w:r w:rsidRPr="000E0516">
        <w:rPr>
          <w:noProof/>
        </w:rPr>
        <w:t xml:space="preserve">. </w:t>
      </w:r>
      <w:r w:rsidRPr="000E0516">
        <w:rPr>
          <w:i/>
          <w:noProof/>
        </w:rPr>
        <w:t>Biochem J</w:t>
      </w:r>
      <w:r w:rsidRPr="000E0516">
        <w:rPr>
          <w:noProof/>
        </w:rPr>
        <w:t>. (1997) 323 (Pt 2)</w:t>
      </w:r>
      <w:r w:rsidRPr="000E0516">
        <w:rPr>
          <w:b/>
          <w:noProof/>
        </w:rPr>
        <w:t>:</w:t>
      </w:r>
      <w:r w:rsidRPr="000E0516">
        <w:rPr>
          <w:noProof/>
        </w:rPr>
        <w:t>557–565. doi: 10.1042/bj3230557</w:t>
      </w:r>
    </w:p>
    <w:p w:rsidR="000E0516" w:rsidRPr="000E0516" w:rsidRDefault="000E0516" w:rsidP="000E0516">
      <w:pPr>
        <w:pStyle w:val="EndNoteBibliography"/>
        <w:ind w:left="720" w:hanging="720"/>
        <w:rPr>
          <w:noProof/>
        </w:rPr>
      </w:pPr>
      <w:r w:rsidRPr="000E0516">
        <w:rPr>
          <w:noProof/>
        </w:rPr>
        <w:t>26.</w:t>
      </w:r>
      <w:r w:rsidRPr="000E0516">
        <w:rPr>
          <w:noProof/>
        </w:rPr>
        <w:tab/>
        <w:t xml:space="preserve">Wang Y, et al. Discovery and characterization of the highly active fungal immunomodulatory protein Fip-vvo82. </w:t>
      </w:r>
      <w:r w:rsidRPr="000E0516">
        <w:rPr>
          <w:i/>
          <w:noProof/>
        </w:rPr>
        <w:t>J Chem Inf Model</w:t>
      </w:r>
      <w:r w:rsidRPr="000E0516">
        <w:rPr>
          <w:noProof/>
        </w:rPr>
        <w:t>. (2016) 56</w:t>
      </w:r>
      <w:r w:rsidRPr="000E0516">
        <w:rPr>
          <w:b/>
          <w:noProof/>
        </w:rPr>
        <w:t>:</w:t>
      </w:r>
      <w:r w:rsidRPr="000E0516">
        <w:rPr>
          <w:noProof/>
        </w:rPr>
        <w:t>2103–2114. doi: 10.1021/acs.jcim.6b00087</w:t>
      </w:r>
    </w:p>
    <w:p w:rsidR="003F4E00" w:rsidRDefault="000E0516">
      <w:r>
        <w:fldChar w:fldCharType="end"/>
      </w:r>
    </w:p>
    <w:sectPr w:rsidR="003F4E00" w:rsidSect="00E632ED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??????">
    <w:altName w:val="Cambria"/>
    <w:panose1 w:val="020B0604020202020204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bordersDoNotSurroundHeader/>
  <w:bordersDoNotSurroundFooter/>
  <w:proofState w:spelling="clean"/>
  <w:defaultTabStop w:val="4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Frontiers Science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E0516"/>
    <w:rsid w:val="00043A32"/>
    <w:rsid w:val="000574EC"/>
    <w:rsid w:val="000E0516"/>
    <w:rsid w:val="001726FA"/>
    <w:rsid w:val="00223644"/>
    <w:rsid w:val="00255BA6"/>
    <w:rsid w:val="00257127"/>
    <w:rsid w:val="00264743"/>
    <w:rsid w:val="00280A8B"/>
    <w:rsid w:val="002E0C5F"/>
    <w:rsid w:val="00394AF0"/>
    <w:rsid w:val="003F16B1"/>
    <w:rsid w:val="003F4E00"/>
    <w:rsid w:val="00442F20"/>
    <w:rsid w:val="00452331"/>
    <w:rsid w:val="004707C6"/>
    <w:rsid w:val="0055431F"/>
    <w:rsid w:val="005564D0"/>
    <w:rsid w:val="00581832"/>
    <w:rsid w:val="006422C7"/>
    <w:rsid w:val="00656748"/>
    <w:rsid w:val="008E5247"/>
    <w:rsid w:val="0093110D"/>
    <w:rsid w:val="00A1104D"/>
    <w:rsid w:val="00A44A26"/>
    <w:rsid w:val="00AB2265"/>
    <w:rsid w:val="00B76A8E"/>
    <w:rsid w:val="00BD1FF9"/>
    <w:rsid w:val="00BD63A7"/>
    <w:rsid w:val="00C54C6E"/>
    <w:rsid w:val="00CD6D12"/>
    <w:rsid w:val="00D02645"/>
    <w:rsid w:val="00D11ABA"/>
    <w:rsid w:val="00E632ED"/>
    <w:rsid w:val="00E63D6C"/>
    <w:rsid w:val="00E853A1"/>
    <w:rsid w:val="00F55BA0"/>
    <w:rsid w:val="00FA19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BC7FB0"/>
  <w15:chartTrackingRefBased/>
  <w15:docId w15:val="{729BF63D-EEC3-174E-8BFE-A06FDEC2E5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a">
    <w:name w:val="Normal"/>
    <w:qFormat/>
    <w:rsid w:val="000E0516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ext">
    <w:name w:val="Text"/>
    <w:basedOn w:val="a"/>
    <w:link w:val="TextChar"/>
    <w:qFormat/>
    <w:rsid w:val="000E0516"/>
    <w:pPr>
      <w:snapToGrid w:val="0"/>
      <w:spacing w:line="480" w:lineRule="auto"/>
      <w:contextualSpacing/>
    </w:pPr>
    <w:rPr>
      <w:rFonts w:ascii="Times New Roman" w:eastAsia="DengXian" w:hAnsi="Times New Roman" w:cs="Times New Roman"/>
    </w:rPr>
  </w:style>
  <w:style w:type="paragraph" w:customStyle="1" w:styleId="Textindent">
    <w:name w:val="Text indent"/>
    <w:basedOn w:val="Text"/>
    <w:link w:val="TextindentChar"/>
    <w:qFormat/>
    <w:rsid w:val="000E0516"/>
    <w:pPr>
      <w:ind w:firstLineChars="200" w:firstLine="480"/>
    </w:pPr>
  </w:style>
  <w:style w:type="character" w:customStyle="1" w:styleId="TextChar">
    <w:name w:val="Text Char"/>
    <w:basedOn w:val="a0"/>
    <w:link w:val="Text"/>
    <w:rsid w:val="000E0516"/>
    <w:rPr>
      <w:rFonts w:ascii="Times New Roman" w:eastAsia="DengXian" w:hAnsi="Times New Roman" w:cs="Times New Roman"/>
    </w:rPr>
  </w:style>
  <w:style w:type="character" w:customStyle="1" w:styleId="TextindentChar">
    <w:name w:val="Text indent Char"/>
    <w:basedOn w:val="TextChar"/>
    <w:link w:val="Textindent"/>
    <w:rsid w:val="000E0516"/>
    <w:rPr>
      <w:rFonts w:ascii="Times New Roman" w:eastAsia="DengXian" w:hAnsi="Times New Roman" w:cs="Times New Roman"/>
    </w:rPr>
  </w:style>
  <w:style w:type="paragraph" w:customStyle="1" w:styleId="EndNoteBibliographyTitle">
    <w:name w:val="EndNote Bibliography Title"/>
    <w:basedOn w:val="a"/>
    <w:link w:val="EndNoteBibliographyTitle0"/>
    <w:rsid w:val="000E0516"/>
    <w:pPr>
      <w:jc w:val="center"/>
    </w:pPr>
    <w:rPr>
      <w:rFonts w:ascii="DengXian" w:eastAsia="DengXian" w:hAnsi="DengXian"/>
    </w:rPr>
  </w:style>
  <w:style w:type="character" w:customStyle="1" w:styleId="EndNoteBibliographyTitle0">
    <w:name w:val="EndNote Bibliography Title 字符"/>
    <w:basedOn w:val="TextChar"/>
    <w:link w:val="EndNoteBibliographyTitle"/>
    <w:rsid w:val="000E0516"/>
    <w:rPr>
      <w:rFonts w:ascii="DengXian" w:eastAsia="DengXian" w:hAnsi="DengXian" w:cs="Times New Roman"/>
    </w:rPr>
  </w:style>
  <w:style w:type="paragraph" w:customStyle="1" w:styleId="EndNoteBibliography">
    <w:name w:val="EndNote Bibliography"/>
    <w:basedOn w:val="a"/>
    <w:link w:val="EndNoteBibliography0"/>
    <w:rsid w:val="000E0516"/>
    <w:rPr>
      <w:rFonts w:ascii="DengXian" w:eastAsia="DengXian" w:hAnsi="DengXian"/>
    </w:rPr>
  </w:style>
  <w:style w:type="character" w:customStyle="1" w:styleId="EndNoteBibliography0">
    <w:name w:val="EndNote Bibliography 字符"/>
    <w:basedOn w:val="TextChar"/>
    <w:link w:val="EndNoteBibliography"/>
    <w:rsid w:val="000E0516"/>
    <w:rPr>
      <w:rFonts w:ascii="DengXian" w:eastAsia="DengXian" w:hAnsi="DengXi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986</Words>
  <Characters>17022</Characters>
  <Application>Microsoft Office Word</Application>
  <DocSecurity>0</DocSecurity>
  <Lines>141</Lines>
  <Paragraphs>39</Paragraphs>
  <ScaleCrop>false</ScaleCrop>
  <Company/>
  <LinksUpToDate>false</LinksUpToDate>
  <CharactersWithSpaces>19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</dc:creator>
  <cp:keywords/>
  <dc:description/>
  <cp:lastModifiedBy>Yves</cp:lastModifiedBy>
  <cp:revision>1</cp:revision>
  <dcterms:created xsi:type="dcterms:W3CDTF">2020-06-03T15:37:00Z</dcterms:created>
  <dcterms:modified xsi:type="dcterms:W3CDTF">2020-06-03T15:38:00Z</dcterms:modified>
</cp:coreProperties>
</file>